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4"/>
      <w:r>
        <w:t xml:space="preserve">Notwithstanding </w:t>
      </w:r>
      <w:commentRangeEnd w:id="4"/>
      <w:r w:rsidR="00BC6386">
        <w:rPr>
          <w:rStyle w:val="CommentReference"/>
          <w:rFonts w:ascii="Times New Roman" w:hAnsiTheme="minorHAnsi"/>
        </w:rPr>
        <w:commentReference w:id="4"/>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dunal vegetation from our analyses</w:t>
      </w:r>
      <w:r w:rsidR="00841086">
        <w:rPr>
          <w:rFonts w:cstheme="majorBidi"/>
        </w:rPr>
        <w:t>.</w:t>
      </w:r>
      <w:commentRangeEnd w:id="7"/>
      <w:r w:rsidR="00BC6386">
        <w:rPr>
          <w:rStyle w:val="CommentReference"/>
          <w:rFonts w:ascii="Times New Roman" w:hAnsiTheme="minorHAnsi"/>
        </w:rPr>
        <w:commentReference w:id="7"/>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 xml:space="preserve">(sensu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FC5D5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FC5D5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w:t>
      </w:r>
      <w:r w:rsidR="0014092A">
        <w:t xml:space="preserve">(sensu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bookmarkStart w:id="9" w:name="_GoBack"/>
      <w:bookmarkEnd w:id="9"/>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1"/>
      <w:r w:rsidR="00793F46">
        <w:t>regions</w:t>
      </w:r>
      <w:commentRangeEnd w:id="11"/>
      <w:r w:rsidR="00F5444D">
        <w:rPr>
          <w:rStyle w:val="CommentReference"/>
          <w:rFonts w:ascii="Times New Roman" w:hAnsiTheme="minorHAnsi"/>
        </w:rPr>
        <w:commentReference w:id="11"/>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3"/>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r w:rsidRPr="006B3905">
        <w:t xml:space="preserve">Comparisons of species richness between the regions using two-sided </w:t>
      </w:r>
      <w:commentRangeStart w:id="14"/>
      <w:r w:rsidRPr="006B3905">
        <w:t xml:space="preserve">Mann-Whitney </w:t>
      </w:r>
      <w:r w:rsidRPr="006B3905">
        <w:rPr>
          <w:i/>
        </w:rPr>
        <w:t>U</w:t>
      </w:r>
      <w:r w:rsidRPr="006B3905">
        <w:t xml:space="preserve"> tests </w:t>
      </w:r>
      <w:commentRangeEnd w:id="14"/>
      <w:r w:rsidR="00BC6386">
        <w:rPr>
          <w:rStyle w:val="CommentReference"/>
          <w:rFonts w:ascii="Times New Roman" w:hAnsiTheme="minorHAnsi"/>
        </w:rPr>
        <w:commentReference w:id="14"/>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5"/>
      <w:r w:rsidRPr="006B3905">
        <w:t>741</w:t>
      </w:r>
      <w:commentRangeEnd w:id="15"/>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6"/>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7"/>
      <w:r w:rsidR="00350FE5">
        <w:t xml:space="preserve">generally </w:t>
      </w:r>
      <w:commentRangeEnd w:id="17"/>
      <w:r w:rsidR="00372978">
        <w:rPr>
          <w:rStyle w:val="CommentReference"/>
          <w:rFonts w:ascii="Times New Roman" w:hAnsiTheme="minorHAnsi"/>
        </w:rPr>
        <w:commentReference w:id="17"/>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8"/>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8"/>
      <w:r w:rsidR="006A44FA">
        <w:rPr>
          <w:rStyle w:val="CommentReference"/>
          <w:rFonts w:ascii="Times New Roman" w:hAnsiTheme="minorHAnsi"/>
        </w:rPr>
        <w:commentReference w:id="18"/>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19"/>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19"/>
      <w:r w:rsidR="006A44FA">
        <w:rPr>
          <w:rStyle w:val="CommentReference"/>
          <w:rFonts w:ascii="Times New Roman" w:hAnsiTheme="minorHAnsi"/>
        </w:rPr>
        <w:commentReference w:id="19"/>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0"/>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0"/>
      <w:r w:rsidR="006A44FA">
        <w:rPr>
          <w:rStyle w:val="CommentReference"/>
          <w:rFonts w:ascii="Times New Roman" w:hAnsiTheme="minorHAnsi"/>
        </w:rPr>
        <w:commentReference w:id="20"/>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2"/>
      <w:r w:rsidR="007F39BA">
        <w:rPr>
          <w:rStyle w:val="CommentReference"/>
          <w:rFonts w:ascii="Times New Roman" w:hAnsiTheme="minorHAnsi"/>
        </w:rPr>
        <w:commentReference w:id="2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4"/>
      <w:r w:rsidR="007F39BA">
        <w:rPr>
          <w:rStyle w:val="CommentReference"/>
          <w:rFonts w:ascii="Times New Roman" w:hAnsiTheme="minorHAnsi"/>
        </w:rPr>
        <w:commentReference w:id="2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5"/>
      <w:r w:rsidR="00F72B17">
        <w:rPr>
          <w:rStyle w:val="CommentReference"/>
          <w:rFonts w:ascii="Times New Roman" w:hAnsiTheme="minorHAnsi"/>
        </w:rPr>
        <w:commentReference w:id="2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6"/>
      <w:r w:rsidR="0072106C">
        <w:t xml:space="preserve">single-site </w:t>
      </w:r>
      <w:commentRangeEnd w:id="26"/>
      <w:r w:rsidR="00952699">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29"/>
      <w:r w:rsidR="005143E0">
        <w:t xml:space="preserve">putative refugia </w:t>
      </w:r>
      <w:r w:rsidR="00A44F62">
        <w:t xml:space="preserve">in the SWAFR </w:t>
      </w:r>
      <w:r w:rsidR="005143E0">
        <w:t>is somewhat un</w:t>
      </w:r>
      <w:r w:rsidR="0084063D">
        <w:t>clear</w:t>
      </w:r>
      <w:commentRangeEnd w:id="29"/>
      <w:r w:rsidR="00B753DF">
        <w:rPr>
          <w:rStyle w:val="CommentReference"/>
          <w:rFonts w:ascii="Times New Roman" w:hAnsiTheme="minorHAnsi"/>
        </w:rPr>
        <w:commentReference w:id="29"/>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1"/>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1"/>
      <w:r w:rsidRPr="00242181">
        <w:rPr>
          <w:b/>
        </w:rPr>
        <w:lastRenderedPageBreak/>
        <w:t xml:space="preserve">Figure </w:t>
      </w:r>
      <w:r>
        <w:rPr>
          <w:b/>
        </w:rPr>
        <w:t>1</w:t>
      </w:r>
      <w:commentRangeEnd w:id="31"/>
      <w:r w:rsidR="0090014E">
        <w:rPr>
          <w:rStyle w:val="CommentReference"/>
          <w:rFonts w:ascii="Times New Roman" w:hAnsiTheme="minorHAnsi"/>
        </w:rPr>
        <w:commentReference w:id="31"/>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66631DFC">
            <wp:extent cx="6840000" cy="5985171"/>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5171"/>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77777777"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884588">
        <w:rPr>
          <w:highlight w:val="red"/>
        </w:rPr>
        <w:t xml:space="preserve">Following simple linear regressions of </w:t>
      </w:r>
      <w:r w:rsidRPr="00884588">
        <w:rPr>
          <w:i/>
          <w:highlight w:val="red"/>
        </w:rPr>
        <w:t>CLES</w:t>
      </w:r>
      <w:r w:rsidRPr="00884588">
        <w:rPr>
          <w:highlight w:val="red"/>
        </w:rPr>
        <w:t xml:space="preserve"> against scale, we found some evidence for relationships (depicted by lines) for MAP (slope = –0.157; </w:t>
      </w:r>
      <w:r w:rsidRPr="00884588">
        <w:rPr>
          <w:i/>
          <w:highlight w:val="red"/>
        </w:rPr>
        <w:t>P</w:t>
      </w:r>
      <w:r w:rsidRPr="00884588">
        <w:rPr>
          <w:highlight w:val="red"/>
        </w:rPr>
        <w:t xml:space="preserve"> = 0.098), NDVI (slope = 0.116; </w:t>
      </w:r>
      <w:r w:rsidRPr="00884588">
        <w:rPr>
          <w:i/>
          <w:highlight w:val="red"/>
        </w:rPr>
        <w:t>P</w:t>
      </w:r>
      <w:r w:rsidRPr="00884588">
        <w:rPr>
          <w:highlight w:val="red"/>
        </w:rPr>
        <w:t xml:space="preserve"> &lt; 0.001) and Clay (slope = 0.158, </w:t>
      </w:r>
      <w:r w:rsidRPr="00884588">
        <w:rPr>
          <w:i/>
          <w:highlight w:val="red"/>
        </w:rPr>
        <w:t>P</w:t>
      </w:r>
      <w:r w:rsidRPr="00884588">
        <w:rPr>
          <w:highlight w:val="red"/>
        </w:rPr>
        <w:t xml:space="preserve"> = 0.037)</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567C326F" w14:textId="1173BC34"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2"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2"/>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4"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6"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1"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3"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4"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BC6386" w:rsidRDefault="00BC6386">
      <w:pPr>
        <w:pStyle w:val="CommentText"/>
      </w:pPr>
      <w:r>
        <w:rPr>
          <w:rStyle w:val="CommentReference"/>
        </w:rPr>
        <w:annotationRef/>
      </w:r>
      <w:r>
        <w:t>This is great, but maybe it could be linked to topographic heterogenity here? Just a statement to that effect?</w:t>
      </w:r>
    </w:p>
  </w:comment>
  <w:comment w:id="17"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8" w:author="Michael Cramer" w:date="2020-01-21T18:21:00Z" w:initials="MC">
    <w:p w14:paraId="15DAAED6" w14:textId="487C74D0" w:rsidR="00BC6386" w:rsidRDefault="00BC6386">
      <w:pPr>
        <w:pStyle w:val="CommentText"/>
      </w:pPr>
      <w:r>
        <w:rPr>
          <w:rStyle w:val="CommentReference"/>
        </w:rPr>
        <w:annotationRef/>
      </w:r>
      <w:r>
        <w:t>Horrible sentence!</w:t>
      </w:r>
    </w:p>
  </w:comment>
  <w:comment w:id="19"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2" w:author="Michael Cramer" w:date="2020-01-21T18:32:00Z" w:initials="MC">
    <w:p w14:paraId="08FD9056" w14:textId="634F5059" w:rsidR="00BC6386" w:rsidRDefault="00BC6386">
      <w:pPr>
        <w:pStyle w:val="CommentText"/>
      </w:pPr>
      <w:r>
        <w:rPr>
          <w:rStyle w:val="CommentReference"/>
        </w:rPr>
        <w:annotationRef/>
      </w:r>
      <w:r>
        <w:t>On the basis of?</w:t>
      </w:r>
    </w:p>
  </w:comment>
  <w:comment w:id="23" w:author="Michael Cramer" w:date="2020-01-21T18:33:00Z" w:initials="MC">
    <w:p w14:paraId="6630E98D" w14:textId="63ADB3E1" w:rsidR="00BC6386" w:rsidRDefault="00BC6386">
      <w:pPr>
        <w:pStyle w:val="CommentText"/>
      </w:pPr>
      <w:r>
        <w:rPr>
          <w:rStyle w:val="CommentReference"/>
        </w:rPr>
        <w:annotationRef/>
      </w:r>
      <w:r>
        <w:t>I think this is such a well known phenomenon that the original citation must predate this considerably!</w:t>
      </w:r>
    </w:p>
  </w:comment>
  <w:comment w:id="24"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5"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6" w:author="Michael Cramer" w:date="2020-01-21T18:48:00Z" w:initials="MC">
    <w:p w14:paraId="31079DFF" w14:textId="10824F33" w:rsidR="00BC6386" w:rsidRDefault="00BC6386">
      <w:pPr>
        <w:pStyle w:val="CommentText"/>
      </w:pPr>
      <w:r>
        <w:rPr>
          <w:rStyle w:val="CommentReference"/>
        </w:rPr>
        <w:annotationRef/>
      </w:r>
      <w:r>
        <w:t>What is the definition of a single-site?</w:t>
      </w:r>
    </w:p>
  </w:comment>
  <w:comment w:id="27"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BC6386" w:rsidRDefault="00BC6386">
      <w:pPr>
        <w:pStyle w:val="CommentText"/>
      </w:pPr>
      <w:r>
        <w:rPr>
          <w:rStyle w:val="CommentReference"/>
        </w:rPr>
        <w:annotationRef/>
      </w:r>
      <w:r>
        <w:t>Why?</w:t>
      </w:r>
    </w:p>
  </w:comment>
  <w:comment w:id="31"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0C6AF99E" w15:done="0"/>
  <w15:commentEx w15:paraId="16711E5A" w15:done="0"/>
  <w15:commentEx w15:paraId="2BB8BE16" w15:done="0"/>
  <w15:commentEx w15:paraId="20DE24DD" w15:done="0"/>
  <w15:commentEx w15:paraId="7A995306"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BCCC9" w14:textId="77777777" w:rsidR="00FC5D55" w:rsidRDefault="00FC5D55">
      <w:pPr>
        <w:spacing w:after="0"/>
      </w:pPr>
      <w:r>
        <w:separator/>
      </w:r>
    </w:p>
  </w:endnote>
  <w:endnote w:type="continuationSeparator" w:id="0">
    <w:p w14:paraId="19DCB050" w14:textId="77777777" w:rsidR="00FC5D55" w:rsidRDefault="00FC5D55">
      <w:pPr>
        <w:spacing w:after="0"/>
      </w:pPr>
      <w:r>
        <w:continuationSeparator/>
      </w:r>
    </w:p>
  </w:endnote>
  <w:endnote w:type="continuationNotice" w:id="1">
    <w:p w14:paraId="2AD6EFA4" w14:textId="77777777" w:rsidR="00FC5D55" w:rsidRDefault="00FC5D5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FE0BD3" w14:textId="77777777" w:rsidR="00FC5D55" w:rsidRDefault="00FC5D55">
      <w:r>
        <w:separator/>
      </w:r>
    </w:p>
  </w:footnote>
  <w:footnote w:type="continuationSeparator" w:id="0">
    <w:p w14:paraId="3B4B0755" w14:textId="77777777" w:rsidR="00FC5D55" w:rsidRDefault="00FC5D55">
      <w:r>
        <w:continuationSeparator/>
      </w:r>
    </w:p>
  </w:footnote>
  <w:footnote w:type="continuationNotice" w:id="1">
    <w:p w14:paraId="6B441C15" w14:textId="77777777" w:rsidR="00FC5D55" w:rsidRDefault="00FC5D5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D55"/>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5A87EB-E16C-439B-8DAE-7551EDA57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27</Pages>
  <Words>41993</Words>
  <Characters>239362</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79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80</cp:revision>
  <cp:lastPrinted>2020-02-06T08:23:00Z</cp:lastPrinted>
  <dcterms:created xsi:type="dcterms:W3CDTF">2020-01-29T13:10:00Z</dcterms:created>
  <dcterms:modified xsi:type="dcterms:W3CDTF">2020-02-27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